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5CF2F74B"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 xml:space="preserve">griculture is </w:t>
      </w:r>
      <w:r w:rsidR="00014378">
        <w:rPr>
          <w:rFonts w:ascii="Arial" w:eastAsia="Times New Roman" w:hAnsi="Arial" w:cs="Arial"/>
          <w:color w:val="000000"/>
        </w:rPr>
        <w:t xml:space="preserve">reportedly </w:t>
      </w:r>
      <w:r w:rsidR="00422075">
        <w:rPr>
          <w:rFonts w:ascii="Arial" w:eastAsia="Times New Roman" w:hAnsi="Arial" w:cs="Arial"/>
          <w:color w:val="000000"/>
        </w:rPr>
        <w:t>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6CF55F1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timize water and nitrogen supply to turfgrass</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m on the rear bank, and a GS3 at 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The .xls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lastRenderedPageBreak/>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data retrieval and processing was done in a Jupyter Notebook</w:t>
      </w:r>
      <w:r>
        <w:rPr>
          <w:rFonts w:ascii="Arial" w:eastAsia="Times New Roman" w:hAnsi="Arial" w:cs="Arial"/>
          <w:color w:val="000000"/>
        </w:rPr>
        <w:t xml:space="preserve"> running </w:t>
      </w:r>
      <w:r w:rsidRPr="000D09FE">
        <w:rPr>
          <w:rFonts w:ascii="Arial" w:eastAsia="Times New Roman" w:hAnsi="Arial" w:cs="Arial"/>
          <w:color w:val="000000"/>
        </w:rPr>
        <w:t>jupyter_cor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The numpy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We exported the Jupyter Notebook to a single python script that can be run</w:t>
      </w:r>
      <w:r>
        <w:rPr>
          <w:rFonts w:ascii="Arial" w:eastAsia="Times New Roman" w:hAnsi="Arial" w:cs="Arial"/>
          <w:color w:val="000000"/>
        </w:rPr>
        <w:t xml:space="preserve"> from the command line (such as bash or zsh).</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datafram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allrows.tsv)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so it was not included in the main dataframe;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boolean </w:t>
      </w:r>
      <w:r w:rsidRPr="005233E8">
        <w:rPr>
          <w:rFonts w:ascii="Arial" w:eastAsia="Times New Roman" w:hAnsi="Arial" w:cs="Arial"/>
          <w:color w:val="000000"/>
        </w:rPr>
        <w:t>outputIntermediateFiles</w:t>
      </w:r>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50F8E2DB"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and RStudio were </w:t>
      </w:r>
      <w:r w:rsidR="00C22407">
        <w:rPr>
          <w:rFonts w:ascii="Arial" w:eastAsia="Times New Roman" w:hAnsi="Arial" w:cs="Arial"/>
          <w:color w:val="000000"/>
        </w:rPr>
        <w:t xml:space="preserve">used to analyze trends in the data from the three-week period of interest. The readr and dplyr packages will be used to read the </w:t>
      </w:r>
      <w:r w:rsidR="005D33F3">
        <w:rPr>
          <w:rFonts w:ascii="Arial" w:eastAsia="Times New Roman" w:hAnsi="Arial" w:cs="Arial"/>
          <w:color w:val="000000"/>
        </w:rPr>
        <w:t>tidied data into dataframes, then select only rows associated with the study period. The ggplot2</w:t>
      </w:r>
      <w:r>
        <w:rPr>
          <w:rFonts w:ascii="Arial" w:eastAsia="Times New Roman" w:hAnsi="Arial" w:cs="Arial"/>
          <w:color w:val="000000"/>
        </w:rPr>
        <w:t>, gridExtra, ggfortify,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Figure 3 was designed using geom_area, figures 4 and 5 were created with geom_line, and figures 6 and 7 were made with geom_boxplot. The aov function was used to perform one-way ANOVA tests identifying relationships between nitrogen treatment and NDVI, 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rmarkdown file and can be </w:t>
      </w:r>
      <w:r w:rsidR="00B0206C">
        <w:rPr>
          <w:rFonts w:ascii="Arial" w:eastAsia="Times New Roman" w:hAnsi="Arial" w:cs="Arial"/>
          <w:color w:val="000000"/>
        </w:rPr>
        <w:t xml:space="preserve">easily adjusted to accommodate </w:t>
      </w:r>
      <w:r w:rsidR="006D7726">
        <w:rPr>
          <w:rFonts w:ascii="Arial" w:eastAsia="Times New Roman" w:hAnsi="Arial" w:cs="Arial"/>
          <w:color w:val="000000"/>
        </w:rPr>
        <w:t>new data-logger data.</w:t>
      </w:r>
    </w:p>
    <w:p w14:paraId="03FA46A9" w14:textId="77777777" w:rsidR="00AF4FCF" w:rsidRDefault="00AF4FCF" w:rsidP="00E55020">
      <w:pPr>
        <w:jc w:val="center"/>
        <w:rPr>
          <w:rFonts w:ascii="Arial" w:eastAsia="Times New Roman" w:hAnsi="Arial" w:cs="Arial"/>
          <w:color w:val="000000"/>
        </w:rPr>
      </w:pPr>
    </w:p>
    <w:p w14:paraId="190EAE07" w14:textId="01C4F197" w:rsidR="00B853D9" w:rsidRDefault="006F13D6" w:rsidP="00E55020">
      <w:pPr>
        <w:jc w:val="center"/>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B0206C">
      <w:pPr>
        <w:spacing w:after="0" w:line="240" w:lineRule="auto"/>
        <w:textAlignment w:val="baseline"/>
        <w:rPr>
          <w:rFonts w:ascii="Arial" w:eastAsia="Times New Roman" w:hAnsi="Arial" w:cs="Arial"/>
          <w:i/>
        </w:rPr>
      </w:pPr>
      <w:r>
        <w:rPr>
          <w:rFonts w:ascii="Arial" w:eastAsia="Times New Roman" w:hAnsi="Arial" w:cs="Arial"/>
          <w:i/>
        </w:rPr>
        <w:lastRenderedPageBreak/>
        <w:t>Data-logger and Sensor Efficiency</w:t>
      </w:r>
    </w:p>
    <w:p w14:paraId="3C8DC4E1" w14:textId="250DE955"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w:t>
      </w:r>
      <w:r w:rsidR="00401805">
        <w:rPr>
          <w:rFonts w:ascii="Arial" w:eastAsia="Times New Roman" w:hAnsi="Arial" w:cs="Arial"/>
          <w:color w:val="000000"/>
        </w:rPr>
        <w:t>. The loggers on two rows have no data for one observation</w:t>
      </w:r>
      <w:r w:rsidR="00D7750F">
        <w:rPr>
          <w:rFonts w:ascii="Arial" w:eastAsia="Times New Roman" w:hAnsi="Arial" w:cs="Arial"/>
          <w:color w:val="000000"/>
        </w:rPr>
        <w:t>—one in row 1</w:t>
      </w:r>
      <w:r>
        <w:rPr>
          <w:rFonts w:ascii="Arial" w:eastAsia="Times New Roman" w:hAnsi="Arial" w:cs="Arial"/>
          <w:color w:val="000000"/>
        </w:rPr>
        <w:t xml:space="preserve"> (</w:t>
      </w:r>
      <w:r w:rsidRPr="00120199">
        <w:rPr>
          <w:rFonts w:ascii="Arial" w:eastAsia="Times New Roman" w:hAnsi="Arial" w:cs="Arial"/>
          <w:color w:val="000000"/>
        </w:rPr>
        <w:t xml:space="preserve">5/10/2017 </w:t>
      </w:r>
      <w:r>
        <w:rPr>
          <w:rFonts w:ascii="Arial" w:eastAsia="Times New Roman" w:hAnsi="Arial" w:cs="Arial"/>
          <w:color w:val="000000"/>
        </w:rPr>
        <w:t>17:00:00</w:t>
      </w:r>
      <w:r w:rsidR="00D7750F">
        <w:rPr>
          <w:rFonts w:ascii="Arial" w:eastAsia="Times New Roman" w:hAnsi="Arial" w:cs="Arial"/>
          <w:color w:val="000000"/>
        </w:rPr>
        <w:t>) and one in row 7</w:t>
      </w:r>
      <w:r>
        <w:rPr>
          <w:rFonts w:ascii="Arial" w:eastAsia="Times New Roman" w:hAnsi="Arial" w:cs="Arial"/>
          <w:color w:val="000000"/>
        </w:rPr>
        <w:t xml:space="preserve"> </w:t>
      </w:r>
      <w:r w:rsidR="00D7750F">
        <w:rPr>
          <w:rFonts w:ascii="Arial" w:eastAsia="Times New Roman" w:hAnsi="Arial" w:cs="Arial"/>
          <w:color w:val="000000"/>
        </w:rPr>
        <w:t>(</w:t>
      </w:r>
      <w:r>
        <w:rPr>
          <w:rFonts w:ascii="Arial" w:eastAsia="Times New Roman" w:hAnsi="Arial" w:cs="Arial"/>
          <w:color w:val="000000"/>
        </w:rPr>
        <w:t>5/24/2017 11:00:00</w:t>
      </w:r>
      <w:r w:rsidR="00D7750F">
        <w:rPr>
          <w:rFonts w:ascii="Arial" w:eastAsia="Times New Roman" w:hAnsi="Arial" w:cs="Arial"/>
          <w:color w:val="000000"/>
        </w:rPr>
        <w:t>)</w:t>
      </w:r>
      <w:r>
        <w:rPr>
          <w:rFonts w:ascii="Arial" w:eastAsia="Times New Roman" w:hAnsi="Arial" w:cs="Arial"/>
          <w:color w:val="000000"/>
        </w:rPr>
        <w:t xml:space="preserve">. </w:t>
      </w:r>
      <w:r w:rsidR="00307402">
        <w:rPr>
          <w:rFonts w:ascii="Arial" w:eastAsia="Times New Roman" w:hAnsi="Arial" w:cs="Arial"/>
          <w:color w:val="000000"/>
        </w:rPr>
        <w:t>B</w:t>
      </w:r>
      <w:r w:rsidR="00767BF6">
        <w:rPr>
          <w:rFonts w:ascii="Arial" w:eastAsia="Times New Roman" w:hAnsi="Arial" w:cs="Arial"/>
          <w:color w:val="000000"/>
        </w:rPr>
        <w:t>oth of these are well outside of the observation period</w:t>
      </w:r>
      <w:r w:rsidR="00D7750F">
        <w:rPr>
          <w:rFonts w:ascii="Arial" w:eastAsia="Times New Roman" w:hAnsi="Arial" w:cs="Arial"/>
          <w:color w:val="000000"/>
        </w:rPr>
        <w:t xml:space="preserve"> and can be safely </w:t>
      </w:r>
      <w:r w:rsidR="00401805">
        <w:rPr>
          <w:rFonts w:ascii="Arial" w:eastAsia="Times New Roman" w:hAnsi="Arial" w:cs="Arial"/>
          <w:color w:val="000000"/>
        </w:rPr>
        <w:t>ignored for data purposes</w:t>
      </w:r>
      <w:r w:rsidR="00767BF6">
        <w:rPr>
          <w:rFonts w:ascii="Arial" w:eastAsia="Times New Roman" w:hAnsi="Arial" w:cs="Arial"/>
          <w:color w:val="000000"/>
        </w:rPr>
        <w:t>.</w:t>
      </w:r>
      <w:r w:rsidR="00481E40">
        <w:rPr>
          <w:rFonts w:ascii="Arial" w:eastAsia="Times New Roman" w:hAnsi="Arial" w:cs="Arial"/>
          <w:color w:val="000000"/>
        </w:rPr>
        <w:t xml:space="preserve"> The total number of observations was 169k, resulting in an error rate of </w:t>
      </w:r>
      <w:r w:rsidR="006F6D1F">
        <w:rPr>
          <w:rFonts w:ascii="Arial" w:eastAsia="Times New Roman" w:hAnsi="Arial" w:cs="Arial"/>
          <w:color w:val="000000"/>
        </w:rPr>
        <w:t>&lt;</w:t>
      </w:r>
      <w:r w:rsidR="00481E40">
        <w:rPr>
          <w:rFonts w:ascii="Arial" w:eastAsia="Times New Roman" w:hAnsi="Arial" w:cs="Arial"/>
          <w:color w:val="000000"/>
        </w:rPr>
        <w:t>0.00</w:t>
      </w:r>
      <w:r w:rsidR="006F6D1F">
        <w:rPr>
          <w:rFonts w:ascii="Arial" w:eastAsia="Times New Roman" w:hAnsi="Arial" w:cs="Arial"/>
          <w:color w:val="000000"/>
        </w:rPr>
        <w:t>01</w:t>
      </w:r>
      <w:r w:rsidR="00481E40">
        <w:rPr>
          <w:rFonts w:ascii="Arial" w:eastAsia="Times New Roman" w:hAnsi="Arial" w:cs="Arial"/>
          <w:color w:val="000000"/>
        </w:rPr>
        <w:t>%.</w:t>
      </w:r>
      <w:r w:rsidR="00767BF6">
        <w:rPr>
          <w:rFonts w:ascii="Arial" w:eastAsia="Times New Roman" w:hAnsi="Arial" w:cs="Arial"/>
          <w:color w:val="000000"/>
        </w:rPr>
        <w:t xml:space="preserve"> </w:t>
      </w:r>
      <w:r w:rsidR="006F6D1F">
        <w:rPr>
          <w:rFonts w:ascii="Arial" w:eastAsia="Times New Roman" w:hAnsi="Arial" w:cs="Arial"/>
          <w:color w:val="000000"/>
        </w:rPr>
        <w:t xml:space="preserve">There were 73 missing readings from the 64mm GS3 sensor in plot 11, again outside of the observation period, with an error rate of 0.0004%. </w:t>
      </w:r>
      <w:r w:rsidR="00307402">
        <w:rPr>
          <w:rFonts w:ascii="Arial" w:eastAsia="Times New Roman" w:hAnsi="Arial" w:cs="Arial"/>
          <w:color w:val="000000"/>
        </w:rPr>
        <w:t xml:space="preserve">There </w:t>
      </w:r>
      <w:r w:rsidR="00D7750F">
        <w:rPr>
          <w:rFonts w:ascii="Arial" w:eastAsia="Times New Roman" w:hAnsi="Arial" w:cs="Arial"/>
          <w:color w:val="000000"/>
        </w:rPr>
        <w:t>were</w:t>
      </w:r>
      <w:r w:rsidR="00307402">
        <w:rPr>
          <w:rFonts w:ascii="Arial" w:eastAsia="Times New Roman" w:hAnsi="Arial" w:cs="Arial"/>
          <w:color w:val="000000"/>
        </w:rPr>
        <w:t xml:space="preserve"> </w:t>
      </w:r>
      <w:r w:rsidR="005A601E">
        <w:rPr>
          <w:rFonts w:ascii="Arial" w:eastAsia="Times New Roman" w:hAnsi="Arial" w:cs="Arial"/>
          <w:color w:val="000000"/>
        </w:rPr>
        <w:t>775</w:t>
      </w:r>
      <w:r w:rsidR="00130D06">
        <w:rPr>
          <w:rFonts w:ascii="Arial" w:eastAsia="Times New Roman" w:hAnsi="Arial" w:cs="Arial"/>
          <w:color w:val="000000"/>
        </w:rPr>
        <w:t xml:space="preserve"> missing readings</w:t>
      </w:r>
      <w:r w:rsidR="0070490D">
        <w:rPr>
          <w:rFonts w:ascii="Arial" w:eastAsia="Times New Roman" w:hAnsi="Arial" w:cs="Arial"/>
          <w:color w:val="000000"/>
        </w:rPr>
        <w:t xml:space="preserve"> from </w:t>
      </w:r>
      <w:r w:rsidR="007476E8">
        <w:rPr>
          <w:rFonts w:ascii="Arial" w:eastAsia="Times New Roman" w:hAnsi="Arial" w:cs="Arial"/>
          <w:color w:val="000000"/>
        </w:rPr>
        <w:t xml:space="preserve">the 64mm GS3 sensor </w:t>
      </w:r>
      <w:r w:rsidR="006F6E72">
        <w:rPr>
          <w:rFonts w:ascii="Arial" w:eastAsia="Times New Roman" w:hAnsi="Arial" w:cs="Arial"/>
          <w:color w:val="000000"/>
        </w:rPr>
        <w:t xml:space="preserve">in plot 63. This is </w:t>
      </w:r>
      <w:r w:rsidR="00282EFA">
        <w:rPr>
          <w:rFonts w:ascii="Arial" w:eastAsia="Times New Roman" w:hAnsi="Arial" w:cs="Arial"/>
          <w:color w:val="000000"/>
        </w:rPr>
        <w:t>reflected in</w:t>
      </w:r>
      <w:r w:rsidR="006F6E72">
        <w:rPr>
          <w:rFonts w:ascii="Arial" w:eastAsia="Times New Roman" w:hAnsi="Arial" w:cs="Arial"/>
          <w:color w:val="000000"/>
        </w:rPr>
        <w:t xml:space="preserve"> </w:t>
      </w:r>
      <w:r w:rsidR="00D7750F">
        <w:rPr>
          <w:rFonts w:ascii="Arial" w:eastAsia="Times New Roman" w:hAnsi="Arial" w:cs="Arial"/>
          <w:color w:val="000000"/>
        </w:rPr>
        <w:t xml:space="preserve">the broken blue line in </w:t>
      </w:r>
      <w:r w:rsidR="00282EFA">
        <w:rPr>
          <w:rFonts w:ascii="Arial" w:eastAsia="Times New Roman" w:hAnsi="Arial" w:cs="Arial"/>
          <w:color w:val="000000"/>
        </w:rPr>
        <w:t xml:space="preserve">the </w:t>
      </w:r>
      <w:r w:rsidR="00D7750F">
        <w:rPr>
          <w:rFonts w:ascii="Arial" w:eastAsia="Times New Roman" w:hAnsi="Arial" w:cs="Arial"/>
          <w:color w:val="000000"/>
        </w:rPr>
        <w:t>top middle plot of Figure 5</w:t>
      </w:r>
      <w:r w:rsidR="00401805">
        <w:rPr>
          <w:rFonts w:ascii="Arial" w:eastAsia="Times New Roman" w:hAnsi="Arial" w:cs="Arial"/>
          <w:color w:val="000000"/>
        </w:rPr>
        <w:t xml:space="preserve">. This was likely a sensor issue, as the </w:t>
      </w:r>
      <w:r w:rsidR="00481E40">
        <w:rPr>
          <w:rFonts w:ascii="Arial" w:eastAsia="Times New Roman" w:hAnsi="Arial" w:cs="Arial"/>
          <w:color w:val="000000"/>
        </w:rPr>
        <w:t xml:space="preserve">other sensors linked to the same logger did not have any issues. This is an error rate of </w:t>
      </w:r>
      <w:r w:rsidR="005A601E">
        <w:rPr>
          <w:rFonts w:ascii="Arial" w:eastAsia="Times New Roman" w:hAnsi="Arial" w:cs="Arial"/>
          <w:color w:val="000000"/>
        </w:rPr>
        <w:t>0.0046%.</w:t>
      </w:r>
      <w:r w:rsidR="009B4AD9">
        <w:rPr>
          <w:rFonts w:ascii="Arial" w:eastAsia="Times New Roman" w:hAnsi="Arial" w:cs="Arial"/>
          <w:color w:val="000000"/>
        </w:rPr>
        <w:t xml:space="preserve"> </w:t>
      </w:r>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1BD33ED" w:rsidR="0000342D" w:rsidRDefault="0000342D" w:rsidP="003A2AA2">
      <w:pPr>
        <w:spacing w:after="0" w:line="240" w:lineRule="auto"/>
        <w:textAlignment w:val="baseline"/>
        <w:rPr>
          <w:rFonts w:ascii="Arial" w:eastAsia="Times New Roman" w:hAnsi="Arial" w:cs="Arial"/>
        </w:rPr>
      </w:pPr>
      <w:r>
        <w:rPr>
          <w:rFonts w:ascii="Arial" w:eastAsia="Times New Roman" w:hAnsi="Arial" w:cs="Arial"/>
          <w:i/>
        </w:rPr>
        <w:t>Soil Water Content</w:t>
      </w:r>
    </w:p>
    <w:p w14:paraId="68E76C35" w14:textId="727DE0F6"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Weather data was collected by an on-site weather station during the three</w:t>
      </w:r>
      <w:r w:rsidR="00282EFA">
        <w:rPr>
          <w:rFonts w:ascii="Arial" w:eastAsia="Times New Roman" w:hAnsi="Arial" w:cs="Arial"/>
        </w:rPr>
        <w:t>-</w:t>
      </w:r>
      <w:r>
        <w:rPr>
          <w:rFonts w:ascii="Arial" w:eastAsia="Times New Roman" w:hAnsi="Arial" w:cs="Arial"/>
        </w:rPr>
        <w:t>week study period. Precipitation monitors indicted cumulative precipitation totaling 27.88mm</w:t>
      </w:r>
      <w:r w:rsidR="00B41CAA">
        <w:rPr>
          <w:rFonts w:ascii="Arial" w:eastAsia="Times New Roman" w:hAnsi="Arial" w:cs="Arial"/>
        </w:rPr>
        <w:t xml:space="preserve"> (Figure 3) and all precipitation events occurred between September 23 and October 3.</w:t>
      </w:r>
      <w:r w:rsidR="0000342D">
        <w:rPr>
          <w:rFonts w:ascii="Arial" w:eastAsia="Times New Roman" w:hAnsi="Arial" w:cs="Arial"/>
        </w:rPr>
        <w:t xml:space="preserve"> These events significantly affected volumetric water content (VWC) and available water content (AWC) (Figures 4 –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5A9ED490"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kPa. </w:t>
      </w:r>
      <w:r w:rsidR="00282EFA">
        <w:rPr>
          <w:rFonts w:ascii="Arial" w:eastAsia="Times New Roman" w:hAnsi="Arial" w:cs="Arial"/>
        </w:rPr>
        <w:t xml:space="preserve">This is still not quite at the level expected to cause </w:t>
      </w:r>
      <w:r w:rsidR="00746DC6">
        <w:rPr>
          <w:rFonts w:ascii="Arial" w:eastAsia="Times New Roman" w:hAnsi="Arial" w:cs="Arial"/>
        </w:rPr>
        <w:t>significant</w:t>
      </w:r>
      <w:r w:rsidR="00282EFA">
        <w:rPr>
          <w:rFonts w:ascii="Arial" w:eastAsia="Times New Roman" w:hAnsi="Arial" w:cs="Arial"/>
        </w:rPr>
        <w:t xml:space="preserve"> stress in turfgrass.</w:t>
      </w:r>
    </w:p>
    <w:p w14:paraId="0ED1AFD4" w14:textId="77777777" w:rsidR="006B660F" w:rsidRDefault="006B660F" w:rsidP="006B660F">
      <w:pPr>
        <w:spacing w:after="0" w:line="240" w:lineRule="auto"/>
        <w:textAlignment w:val="baseline"/>
        <w:rPr>
          <w:rFonts w:ascii="Arial" w:eastAsia="Times New Roman" w:hAnsi="Arial" w:cs="Arial"/>
        </w:rPr>
      </w:pPr>
    </w:p>
    <w:p w14:paraId="1D530367" w14:textId="14B6406A" w:rsidR="006B660F" w:rsidRPr="006B660F" w:rsidRDefault="006B660F" w:rsidP="006B660F">
      <w:pPr>
        <w:spacing w:after="0" w:line="240" w:lineRule="auto"/>
        <w:textAlignment w:val="baseline"/>
        <w:rPr>
          <w:rFonts w:ascii="Arial" w:eastAsia="Times New Roman" w:hAnsi="Arial" w:cs="Arial"/>
        </w:rPr>
      </w:pPr>
      <w:r>
        <w:rPr>
          <w:rFonts w:ascii="Arial" w:eastAsia="Times New Roman" w:hAnsi="Arial" w:cs="Arial"/>
          <w:i/>
        </w:rPr>
        <w:t>Canopy Measurements</w:t>
      </w:r>
    </w:p>
    <w:p w14:paraId="3F900824" w14:textId="0B2A2070"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the one-week dry period indicated by Figure 5, noon NDVI measurements were selected from all nine measured plots from October 9 through October 16 and were compared by treatment (Figure 6). NDVI decreases significantly in two of the low irrigation plots (deficient and optimum nitrogen) and slightly in the deficient nitrogen and full irrigation plot. 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6A5D207C"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ariation in canopy temperature. All plots were normalized based on data from a non-stressed standard (optimum nitrogen and high irrigation) and noon measurements were selected. Plot 7 shows significant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 = .001)</w:t>
      </w:r>
      <w:r w:rsidR="00B03889">
        <w:rPr>
          <w:rFonts w:ascii="Arial" w:eastAsia="Times New Roman" w:hAnsi="Arial" w:cs="Arial"/>
        </w:rPr>
        <w:t xml:space="preserve"> canopy temperature variation between nitrogen treatments. Irrigation treatment did not appear to be significantly correlated with canopy temperature (p = .049, </w:t>
      </w:r>
      <w:r w:rsidR="00B03889">
        <w:rPr>
          <w:rFonts w:ascii="Arial" w:hAnsi="Arial" w:cs="Arial"/>
          <w:color w:val="222222"/>
          <w:shd w:val="clear" w:color="auto" w:fill="FFFFFF"/>
        </w:rPr>
        <w:t>α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42007E">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563252">
      <w:pPr>
        <w:spacing w:after="0" w:line="240" w:lineRule="auto"/>
        <w:textAlignment w:val="baseline"/>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56FA1B12"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Pr>
          <w:rFonts w:ascii="Arial" w:eastAsia="Times New Roman" w:hAnsi="Arial" w:cs="Arial"/>
        </w:rPr>
        <w:t>. (Figure 3).  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w:t>
      </w:r>
      <w:r w:rsidR="009A4F79">
        <w:rPr>
          <w:rFonts w:ascii="Arial" w:eastAsia="Times New Roman" w:hAnsi="Arial" w:cs="Arial"/>
        </w:rPr>
        <w:t>-</w:t>
      </w:r>
      <w:r w:rsidR="007F6B90">
        <w:rPr>
          <w:rFonts w:ascii="Arial" w:eastAsia="Times New Roman" w:hAnsi="Arial" w:cs="Arial"/>
        </w:rPr>
        <w:t>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w:t>
      </w:r>
      <w:r w:rsidR="00C1321B">
        <w:rPr>
          <w:rFonts w:ascii="Arial" w:eastAsia="Times New Roman" w:hAnsi="Arial" w:cs="Arial"/>
        </w:rPr>
        <w:t xml:space="preserve">some </w:t>
      </w:r>
      <w:r w:rsidR="00C557C9">
        <w:rPr>
          <w:rFonts w:ascii="Arial" w:eastAsia="Times New Roman" w:hAnsi="Arial" w:cs="Arial"/>
        </w:rPr>
        <w:t xml:space="preserve">water stress (Figure 5). </w:t>
      </w:r>
      <w:r w:rsidR="00C1321B">
        <w:rPr>
          <w:rFonts w:ascii="Arial" w:eastAsia="Times New Roman" w:hAnsi="Arial" w:cs="Arial"/>
        </w:rPr>
        <w:t xml:space="preserve">This is corroborated </w:t>
      </w:r>
      <w:r w:rsidR="00C1321B">
        <w:rPr>
          <w:rFonts w:ascii="Arial" w:eastAsia="Times New Roman" w:hAnsi="Arial" w:cs="Arial"/>
        </w:rPr>
        <w:lastRenderedPageBreak/>
        <w:t>by differences between treatments in NDVI and canopy temperature (Figures 6-7). As expected, most of the variation in NDVI is a lower index value for low irrigation treatments. Interestingly, low irrigation in combination with excessive nitrogen compensates for lack of water. Likewise, the full irrigation treatment in combination with deficient nitrogen shows some symptoms of stress. Clearly, NDVI measurements on their own would not provide sufficient information for turf managers to make educated irrigation and fertilizer decisions</w:t>
      </w:r>
      <w:r w:rsidR="003F0690">
        <w:rPr>
          <w:rFonts w:ascii="Arial" w:eastAsia="Times New Roman" w:hAnsi="Arial" w:cs="Arial"/>
          <w:vertAlign w:val="superscript"/>
        </w:rPr>
        <w:t>8</w:t>
      </w:r>
      <w:r w:rsidR="00C1321B">
        <w:rPr>
          <w:rFonts w:ascii="Arial" w:eastAsia="Times New Roman" w:hAnsi="Arial" w:cs="Arial"/>
        </w:rPr>
        <w:t>.</w:t>
      </w:r>
    </w:p>
    <w:p w14:paraId="60FA1AE5" w14:textId="3A2FFA96" w:rsidR="00C1321B" w:rsidRDefault="00C1321B" w:rsidP="007F6B90">
      <w:pPr>
        <w:spacing w:after="0" w:line="240" w:lineRule="auto"/>
        <w:ind w:firstLine="720"/>
        <w:textAlignment w:val="baseline"/>
        <w:rPr>
          <w:rFonts w:ascii="Arial" w:eastAsia="Times New Roman" w:hAnsi="Arial" w:cs="Arial"/>
        </w:rPr>
      </w:pPr>
      <w:r>
        <w:rPr>
          <w:rFonts w:ascii="Arial" w:eastAsia="Times New Roman" w:hAnsi="Arial" w:cs="Arial"/>
        </w:rPr>
        <w:t xml:space="preserve">When combined with canopy temperature measurements, it may still be challenging to identify the source of stress. </w:t>
      </w:r>
      <w:r w:rsidR="003F0690">
        <w:rPr>
          <w:rFonts w:ascii="Arial" w:eastAsia="Times New Roman" w:hAnsi="Arial" w:cs="Arial"/>
        </w:rPr>
        <w:t>When compared to a non-stressed standard, both nitrogen deficient and excessive nitrogen plots show an increase in temperature. This signifies a decrease in transpiration, and less healthy internal processes for the plant</w:t>
      </w:r>
      <w:r w:rsidR="003F0690">
        <w:rPr>
          <w:rFonts w:ascii="Arial" w:eastAsia="Times New Roman" w:hAnsi="Arial" w:cs="Arial"/>
          <w:vertAlign w:val="superscript"/>
        </w:rPr>
        <w:t>10</w:t>
      </w:r>
      <w:r w:rsidR="003F0690">
        <w:rPr>
          <w:rFonts w:ascii="Arial" w:eastAsia="Times New Roman" w:hAnsi="Arial" w:cs="Arial"/>
        </w:rPr>
        <w:t xml:space="preserve">. The canopy temperature comparison also agrees with a previous finding of Bilgili, et al, that nitrogen may increase water demands of turfgrass. In this case, the low water and excessive nitrogen plot showed the greatest increase in </w:t>
      </w:r>
      <w:r w:rsidR="009E6687">
        <w:rPr>
          <w:rFonts w:ascii="Arial" w:eastAsia="Times New Roman" w:hAnsi="Arial" w:cs="Arial"/>
        </w:rPr>
        <w:t xml:space="preserve">canopy temperature over the one week dry period </w:t>
      </w:r>
      <w:r w:rsidR="006948FE">
        <w:rPr>
          <w:rFonts w:ascii="Arial" w:eastAsia="Times New Roman" w:hAnsi="Arial" w:cs="Arial"/>
        </w:rPr>
        <w:t xml:space="preserve">and all excess nitrogen plots showed some canopy warming </w:t>
      </w:r>
      <w:r w:rsidR="009E6687">
        <w:rPr>
          <w:rFonts w:ascii="Arial" w:eastAsia="Times New Roman" w:hAnsi="Arial" w:cs="Arial"/>
        </w:rPr>
        <w:t xml:space="preserve">(Figure 7). </w:t>
      </w:r>
    </w:p>
    <w:p w14:paraId="26B30DAF" w14:textId="3556D937" w:rsidR="00014378" w:rsidRDefault="00DF3912" w:rsidP="00DF3912">
      <w:pPr>
        <w:spacing w:after="0" w:line="240" w:lineRule="auto"/>
        <w:ind w:firstLine="720"/>
        <w:textAlignment w:val="baseline"/>
        <w:rPr>
          <w:rFonts w:ascii="Arial" w:eastAsia="Times New Roman" w:hAnsi="Arial" w:cs="Arial"/>
        </w:rPr>
      </w:pPr>
      <w:r>
        <w:rPr>
          <w:rFonts w:ascii="Arial" w:eastAsia="Times New Roman" w:hAnsi="Arial" w:cs="Arial"/>
        </w:rPr>
        <w:t>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Turfgrass research program with a powerful tool for fast and effective data analysis in the future.</w:t>
      </w:r>
    </w:p>
    <w:p w14:paraId="5FD7EB78" w14:textId="77777777" w:rsidR="00DF3912" w:rsidRDefault="00DF3912" w:rsidP="00563252">
      <w:pPr>
        <w:spacing w:after="0" w:line="240" w:lineRule="auto"/>
        <w:textAlignment w:val="baseline"/>
        <w:rPr>
          <w:rFonts w:ascii="Arial" w:eastAsia="Times New Roman" w:hAnsi="Arial" w:cs="Arial"/>
          <w:i/>
          <w:color w:val="000000"/>
        </w:rPr>
      </w:pPr>
    </w:p>
    <w:p w14:paraId="1CFBF5AB" w14:textId="77777777" w:rsidR="00563252" w:rsidRPr="00563252" w:rsidRDefault="00563252" w:rsidP="00563252">
      <w:pPr>
        <w:spacing w:after="0" w:line="240" w:lineRule="auto"/>
        <w:textAlignment w:val="baseline"/>
        <w:rPr>
          <w:rFonts w:ascii="Arial" w:eastAsia="Times New Roman" w:hAnsi="Arial" w:cs="Arial"/>
          <w:color w:val="000000"/>
        </w:rPr>
      </w:pPr>
      <w:r>
        <w:rPr>
          <w:rFonts w:ascii="Arial" w:eastAsia="Times New Roman" w:hAnsi="Arial" w:cs="Arial"/>
          <w:i/>
          <w:color w:val="000000"/>
        </w:rPr>
        <w:t>Analysis of Decagon sensors and data-loggers</w:t>
      </w:r>
    </w:p>
    <w:p w14:paraId="10A974B3" w14:textId="77777777" w:rsidR="00DF3912" w:rsidRDefault="00650134">
      <w:pPr>
        <w:rPr>
          <w:rFonts w:ascii="Arial" w:eastAsia="Times New Roman" w:hAnsi="Arial" w:cs="Arial"/>
        </w:rPr>
      </w:pPr>
      <w:r>
        <w:rPr>
          <w:rFonts w:ascii="Arial" w:eastAsia="Times New Roman" w:hAnsi="Arial" w:cs="Arial"/>
        </w:rPr>
        <w:tab/>
      </w:r>
      <w:r w:rsidR="00DF3912">
        <w:rPr>
          <w:rFonts w:ascii="Arial" w:eastAsia="Times New Roman" w:hAnsi="Arial" w:cs="Arial"/>
        </w:rPr>
        <w:t xml:space="preserve">In addition to a data analysis pipeline, our research also identified specific areas in which the Decagon sensor and data-loggers can be improved. Because the BYU Turfgrass lab is working in collaboration with Decagon, our feedback may impact further development of these technologies. </w:t>
      </w:r>
    </w:p>
    <w:p w14:paraId="320982E2" w14:textId="63AE2F2E" w:rsidR="00650134" w:rsidRDefault="00DF3912" w:rsidP="00DF3912">
      <w:pPr>
        <w:ind w:firstLine="720"/>
        <w:rPr>
          <w:rFonts w:ascii="Arial" w:eastAsia="Times New Roman" w:hAnsi="Arial" w:cs="Arial"/>
          <w:color w:val="000000"/>
        </w:rPr>
      </w:pPr>
      <w:r>
        <w:rPr>
          <w:rFonts w:ascii="Arial" w:eastAsia="Times New Roman" w:hAnsi="Arial" w:cs="Arial"/>
        </w:rPr>
        <w:t>The sensors appear to have provided data that is consistent with expected trends, such as daily irrigation events. They also show expected differences in VWC between depths and irrigation treatments. The NDVI and canopy temperature readings were also very consistent across groups.</w:t>
      </w:r>
      <w:r w:rsidR="00E1491F">
        <w:rPr>
          <w:rFonts w:ascii="Arial" w:eastAsia="Times New Roman" w:hAnsi="Arial" w:cs="Arial"/>
        </w:rPr>
        <w:t xml:space="preserve"> </w:t>
      </w:r>
      <w:r w:rsidR="00650134">
        <w:rPr>
          <w:rFonts w:ascii="Arial" w:eastAsia="Times New Roman" w:hAnsi="Arial" w:cs="Arial"/>
          <w:color w:val="000000"/>
        </w:rPr>
        <w:t>However, despite the</w:t>
      </w:r>
      <w:r w:rsidR="00E1491F">
        <w:rPr>
          <w:rFonts w:ascii="Arial" w:eastAsia="Times New Roman" w:hAnsi="Arial" w:cs="Arial"/>
          <w:color w:val="000000"/>
        </w:rPr>
        <w:t xml:space="preserve"> data consistency and</w:t>
      </w:r>
      <w:r w:rsidR="00650134">
        <w:rPr>
          <w:rFonts w:ascii="Arial" w:eastAsia="Times New Roman" w:hAnsi="Arial" w:cs="Arial"/>
          <w:color w:val="000000"/>
        </w:rPr>
        <w:t xml:space="preserve"> low error rate, </w:t>
      </w:r>
      <w:r w:rsidR="00E1491F">
        <w:rPr>
          <w:rFonts w:ascii="Arial" w:eastAsia="Times New Roman" w:hAnsi="Arial" w:cs="Arial"/>
          <w:color w:val="000000"/>
        </w:rPr>
        <w:t>there were some missing data points that would have thrown off all data analysis if not corrected. It would be valuable for Decagon to develop a way to account for missing data points if they cannot be avoided.</w:t>
      </w:r>
    </w:p>
    <w:p w14:paraId="51FD5C61" w14:textId="7B5B36B7" w:rsidR="009A1D55" w:rsidRPr="00650134" w:rsidRDefault="00E1491F" w:rsidP="00E1491F">
      <w:pPr>
        <w:ind w:firstLine="720"/>
        <w:rPr>
          <w:rFonts w:ascii="Arial" w:eastAsia="Times New Roman" w:hAnsi="Arial" w:cs="Arial"/>
          <w:b/>
        </w:rPr>
      </w:pPr>
      <w:r>
        <w:rPr>
          <w:rFonts w:ascii="Arial" w:eastAsia="Times New Roman" w:hAnsi="Arial" w:cs="Arial"/>
          <w:color w:val="000000"/>
        </w:rPr>
        <w:t>The data-loggers seemed to work effectively, with the exception of strange output files. Data is uploaded as .xls files from the Decagon server, but Microsoft excel does not recognize the files due to improper initialization of the meta data. We would recommend that Decagon bypass this issue by outputting data as a tab-delaminated file. The data would also be more manageable if output was also output in a tidy format, ready for data analysis</w:t>
      </w:r>
      <w:r w:rsidR="009A1D55">
        <w:rPr>
          <w:rFonts w:ascii="Arial" w:eastAsia="Times New Roman" w:hAnsi="Arial" w:cs="Arial"/>
          <w:color w:val="000000"/>
        </w:rPr>
        <w:t>.</w:t>
      </w:r>
    </w:p>
    <w:p w14:paraId="136E3149" w14:textId="77777777" w:rsidR="00380977" w:rsidRDefault="00380977">
      <w:pPr>
        <w:rPr>
          <w:rFonts w:ascii="Arial" w:eastAsia="Times New Roman" w:hAnsi="Arial" w:cs="Arial"/>
        </w:rPr>
      </w:pPr>
      <w:r>
        <w:rPr>
          <w:rFonts w:ascii="Arial" w:eastAsia="Times New Roman" w:hAnsi="Arial" w:cs="Arial"/>
        </w:rPr>
        <w:br w:type="page"/>
      </w:r>
    </w:p>
    <w:p w14:paraId="6F195F1B" w14:textId="3C513BC1" w:rsidR="0042007E" w:rsidRDefault="004659F7" w:rsidP="004659F7">
      <w:pPr>
        <w:spacing w:line="254" w:lineRule="auto"/>
        <w:jc w:val="center"/>
        <w:rPr>
          <w:rFonts w:ascii="Arial" w:eastAsia="Times New Roman" w:hAnsi="Arial" w:cs="Arial"/>
        </w:rPr>
      </w:pPr>
      <w:bookmarkStart w:id="0" w:name="_GoBack"/>
      <w:bookmarkEnd w:id="0"/>
      <w:r>
        <w:rPr>
          <w:rFonts w:ascii="Arial" w:eastAsia="Times New Roman" w:hAnsi="Arial" w:cs="Arial"/>
        </w:rPr>
        <w:lastRenderedPageBreak/>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rPr>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xmlns:mv="urn:schemas-microsoft-com:mac:vml" xmlns:mo="http://schemas.microsoft.com/office/mac/office/2008/main">
            <w:pict>
              <v:group w14:anchorId="3D8FDFDE" id="Group 5" o:spid="_x0000_s1026" style="width:247.75pt;height:391.8pt;mso-position-horizontal-relative:char;mso-position-vertical-relative:line" coordsize="2514600,39770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00;height:3314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D&#10;vFvBAAAA2gAAAA8AAABkcnMvZG93bnJldi54bWxEj92KwjAUhO8XfIdwBO/WVC+kW41FBEFUBH8e&#10;4Ngc29LmpDSxrW+/WRD2cpiZb5hVOphadNS60rKC2TQCQZxZXXKu4H7bfccgnEfWWFsmBW9ykK5H&#10;XytMtO35Qt3V5yJA2CWooPC+SaR0WUEG3dQ2xMF72tagD7LNpW6xD3BTy3kULaTBksNCgQ1tC8qq&#10;68soOL6PjuJHdWA8/cSX07nvGtooNRkPmyUIT4P/D3/ae61gDn9Xwg2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DvFvBAAAA2gAAAA8AAAAAAAAAAAAAAAAAnAIAAGRy&#10;cy9kb3ducmV2LnhtbFBLBQYAAAAABAAEAPcAAACKAwAAAAA=&#10;">
                  <v:imagedata r:id="rId11" o:title=""/>
                  <v:path arrowok="t"/>
                </v:shape>
                <v:shapetype id="_x0000_t202" coordsize="21600,21600" o:spt="202" path="m0,0l0,21600,21600,21600,21600,0xe">
                  <v:stroke joinstyle="miter"/>
                  <v:path gradientshapeok="t" o:connecttype="rect"/>
                </v:shapetype>
                <v:shape id="Text Box 3" o:spid="_x0000_s1028" type="#_x0000_t202" style="position:absolute;top:3319786;width:2514600;height:65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mv="urn:schemas-microsoft-com:mac:vml" xmlns:mo="http://schemas.microsoft.com/office/mac/office/2008/main">
            <w:pict>
              <v:group w14:anchorId="77591F19" id="Group 7" o:spid="_x0000_s1029" style="width:441pt;height:552.7pt;mso-position-horizontal-relative:char;mso-position-vertical-relative:line" coordsize="5600700,70190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&#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&#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">
                <v:shape id="Picture 6" o:spid="_x0000_s1030" type="#_x0000_t75" style="position:absolute;left:17755;width:5568315;height:6089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O&#10;+FHDAAAA2gAAAA8AAABkcnMvZG93bnJldi54bWxEj1FrwjAUhd+F/YdwB3vTdCIinWmRsQ2HT1Z/&#10;wF1zbarNTZdkWvfrzWDg4+Gc8x3OshxsJ87kQ+tYwfMkA0FcO91yo2C/ex8vQISIrLFzTAquFKAs&#10;HkZLzLW78JbOVWxEgnDIUYGJsc+lDLUhi2HieuLkHZy3GJP0jdQeLwluOznNsrm02HJaMNjTq6H6&#10;VP1YBZvqcxbeCKPJ/Oy6mX4dvz/Wv0o9PQ6rFxCRhngP/7fXWsEc/q6kGyCL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s74UcMAAADaAAAADwAAAAAAAAAAAAAAAACcAgAA&#10;ZHJzL2Rvd25yZXYueG1sUEsFBgAAAAAEAAQA9wAAAIwDAAAAAA==&#10;">
                  <v:imagedata r:id="rId13" o:title=""/>
                  <v:path arrowok="t"/>
                </v:shape>
                <v:shape id="Text Box 1" o:spid="_x0000_s1031" type="#_x0000_t202" style="position:absolute;top:6098960;width:56007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60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P1NYc7cHjtSwCA&#10;/WjfWe8n3IEDa18CAOxH+856P+EOHFj7EgBgP9p31vu95nAvvpHpQAwzxJDv074EANiP4nU1jFfh&#10;zhrDDDHk+7QvAQD2o3hdDeNVuLPGMEMM+T7tSwCA/SheV8N4Fe6sMcwQQ75P+xIAYD+K19UwXoU7&#10;awwzxJDv074EANiP4nU1jFfhzhrDDDHk+7QvAQD2o3hdDeNVuLPGMEMM+T7tSwCA/SheV8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">
                <v:shapetype id="_x0000_t202" coordsize="21600,21600" o:spt="202" path="m,l,21600r21600,l21600,xe">
                  <v:stroke joinstyle="miter"/>
                  <v:path gradientshapeok="t" o:connecttype="rect"/>
                </v:shapetype>
                <v:shape id="Text Box 15" o:spid="_x0000_s1033" type="#_x0000_t202" style="position:absolute;top:54940;width:56007;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34"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IDLDAAAA2wAAAA8AAABkcnMvZG93bnJldi54bWxET01rwkAQvRf6H5YRems2BhpLzBpKpVDx&#10;INqK1yE7JrHZ2ZBdY+yv7wpCb/N4n5MXo2nFQL1rLCuYRjEI4tLqhisF318fz68gnEfW2FomBVdy&#10;UCweH3LMtL3wloadr0QIYZehgtr7LpPSlTUZdJHtiAN3tL1BH2BfSd3jJYSbViZxnEqDDYeGGjt6&#10;r6n82Z2NAlydm+QkN/v1cjZsXlL6PV4PS6WeJuPbHISn0f+L7+5PHeancPslHC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sgMsMAAADbAAAADwAAAAAAAAAAAAAAAACf&#10;AgAAZHJzL2Rvd25yZXYueG1sUEsFBgAAAAAEAAQA9wAAAI8DAAAAAA==&#10;">
                  <v:imagedata r:id="rId15"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6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">
                <v:shape id="Picture 22" o:spid="_x0000_s103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NPd7EAAAA2wAAAA8AAABkcnMvZG93bnJldi54bWxEj0Frg0AUhO+F/oflFXJr1gqRYl2DlAQk&#10;5GKahB4f7otK3Lfiboz5991CocdhZr5hsvVsejHR6DrLCt6WEQji2uqOGwXHr+3rOwjnkTX2lknB&#10;gxys8+enDFNt71zRdPCNCBB2KSpovR9SKV3dkkG3tANx8C52NOiDHBupR7wHuOllHEWJNNhxWGhx&#10;oM+W6uvhZhRsOfquqqKb93pXnDbnVVIn5U6pxctcfIDwNPv/8F+71AriGH6/hB8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NPd7EAAAA2wAAAA8AAAAAAAAAAAAAAAAA&#10;nwIAAGRycy9kb3ducmV2LnhtbFBLBQYAAAAABAAEAPcAAACQAwAAAAA=&#10;">
                  <v:imagedata r:id="rId17" o:title=""/>
                  <v:path arrowok="t"/>
                </v:shape>
                <v:shape id="Text Box 18" o:spid="_x0000_s1037" type="#_x0000_t202" style="position:absolute;top:56718;width:55251;height:7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68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TUqtYQAAIABJREFU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Zsb7gAAAAAAjjDcAQAAAAAMYLgDAAAAABjw5oZ76VczzV+WpJA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">
                <v:shape id="Picture 21" o:spid="_x0000_s1039"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hYQLCAAAA2wAAAA8AAABkcnMvZG93bnJldi54bWxEj9FqAjEURN8L/kO4Qt9qVgtVVqOIINaH&#10;Cup+wGVz3axubpZN6sZ+fSMU+jjMzBlmsYq2EXfqfO1YwXiUgSAuna65UlCct28zED4ga2wck4IH&#10;eVgtBy8LzLXr+Uj3U6hEgrDPUYEJoc2l9KUhi37kWuLkXVxnMSTZVVJ32Ce4beQkyz6kxZrTgsGW&#10;NobK2+nbKvjqJXsTiuowxd21KfbvPzHulHodxvUcRKAY/sN/7U+tYDKG55f0A+Ty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oWECwgAAANsAAAAPAAAAAAAAAAAAAAAAAJ8C&#10;AABkcnMvZG93bnJldi54bWxQSwUGAAAAAAQABAD3AAAAjgMAAAAA&#10;">
                  <v:imagedata r:id="rId19" o:title=""/>
                  <v:path arrowok="t"/>
                </v:shape>
                <v:shape id="Text Box 19" o:spid="_x0000_s1040" type="#_x0000_t202" style="position:absolute;top:55327;width:56007;height:13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64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3nDdGPP0g/xiaBWxvG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mcDvYAAAIABJ&#10;REFU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2y/+2OAAAgAElEQVR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81uKbMAACAASURBVD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uymtl+YELFNiGYFrjbUU9xX0luvlvk+T7qgX9l+YULENiGaFbjaUE9xX0lvvVrm&#10;+zzpgn5l+4UJEduEaFbgakM9xX0lvfVqme/zpAv6le0XJkRsE6JZgasN9RT3lfTWq2W+z5Mu6Fe2&#10;X5gQsU2IZgWuNtRT3FfSW6+W+T5RuqG/bf91CRHbhGhW4GpDPcV9Jb31apnvM6U7+ls+4GUJEduE&#10;aFbgakM9xX0lvfVqme95Pq5xfxAhYps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">
                <v:shape id="Picture 12" o:spid="_x0000_s1042"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GU6PBAAAA2wAAAA8AAABkcnMvZG93bnJldi54bWxET01rAjEQvRf6H8IUvNVsPYhsjSIWQUGR&#10;uvY+bsbdxc1kSaJZ/fWmUOhtHu9zpvPetOJGzjeWFXwMMxDEpdUNVwqOxep9AsIHZI2tZVJwJw/z&#10;2evLFHNtI3/T7RAqkULY56igDqHLpfRlTQb90HbEiTtbZzAk6CqpHcYUblo5yrKxNNhwaqixo2VN&#10;5eVwNQqqTdxPNvG6Xft4eiz2ttj9uC+lBm/94hNEoD78i//ca53mj+D3l3SAnD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GU6PBAAAA2wAAAA8AAAAAAAAAAAAAAAAAnwIA&#10;AGRycy9kb3ducmV2LnhtbFBLBQYAAAAABAAEAPcAAACNAwAAAAA=&#10;">
                  <v:imagedata r:id="rId21" o:title=""/>
                  <v:path arrowok="t"/>
                </v:shape>
                <v:shape id="Text Box 25" o:spid="_x0000_s1043" type="#_x0000_t202" style="position:absolute;top:55714;width:54864;height:9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F1251DE" wp14:editId="2CDB9EF8">
                <wp:extent cx="5486400" cy="6134791"/>
                <wp:effectExtent l="0" t="0" r="0" b="0"/>
                <wp:docPr id="28" name="Group 28"/>
                <wp:cNvGraphicFramePr/>
                <a:graphic xmlns:a="http://schemas.openxmlformats.org/drawingml/2006/main">
                  <a:graphicData uri="http://schemas.microsoft.com/office/word/2010/wordprocessingGroup">
                    <wpg:wgp>
                      <wpg:cNvGrpSpPr/>
                      <wpg:grpSpPr>
                        <a:xfrm>
                          <a:off x="0" y="0"/>
                          <a:ext cx="5486400" cy="6134791"/>
                          <a:chOff x="0" y="0"/>
                          <a:chExt cx="5486400" cy="6134864"/>
                        </a:xfrm>
                      </wpg:grpSpPr>
                      <wps:wsp>
                        <wps:cNvPr id="27" name="Text Box 27"/>
                        <wps:cNvSpPr txBox="1"/>
                        <wps:spPr>
                          <a:xfrm>
                            <a:off x="7749" y="5477631"/>
                            <a:ext cx="5470525" cy="657233"/>
                          </a:xfrm>
                          <a:prstGeom prst="rect">
                            <a:avLst/>
                          </a:prstGeom>
                          <a:solidFill>
                            <a:prstClr val="white"/>
                          </a:solidFill>
                          <a:ln>
                            <a:noFill/>
                          </a:ln>
                          <a:effectLst/>
                        </wps:spPr>
                        <wps:txbx>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83.05pt;mso-position-horizontal-relative:char;mso-position-vertical-relative:line" coordsize="54864,61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V8+hyAAACAASURBVE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">
                <v:shape id="Text Box 27" o:spid="_x0000_s1045" type="#_x0000_t202" style="position:absolute;left:77;top:54776;width:54705;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v:textbox>
                </v:shape>
                <v:shape id="Picture 14" o:spid="_x0000_s104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7YffBAAAA2wAAAA8AAABkcnMvZG93bnJldi54bWxET0tqwzAQ3QdyBzGFbkIjJ9StcSKbYAhk&#10;VYjbA0ytiW1qjRxL/vT2VaHQ3Tzed475Yjox0eBaywp22wgEcWV1y7WCj/fzUwLCeWSNnWVS8E0O&#10;8my9OmKq7cxXmkpfixDCLkUFjfd9KqWrGjLotrYnDtzNDgZ9gEMt9YBzCDed3EfRizTYcmhosKei&#10;oeqrHI2CeNq8dZ/V6HRxTZJCvk73+CKVenxYTgcQnhb/L/5zX3SY/wy/v4QDZPY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7YffBAAAA2wAAAA8AAAAAAAAAAAAAAAAAnwIA&#10;AGRycy9kb3ducmV2LnhtbFBLBQYAAAAABAAEAPcAAACNAwAAAAA=&#10;">
                  <v:imagedata r:id="rId23"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920CEB">
      <w:pPr>
        <w:spacing w:line="254" w:lineRule="auto"/>
        <w:jc w:val="center"/>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t xml:space="preserve">Vörösmarty, C. J., Green, P., Salisbury, J. &amp; Lammers,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t xml:space="preserve">Haque, M. M., Egodawatta, P., Rahman, A. &amp; Goonetillek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t xml:space="preserve">Rost,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Water Resour.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r w:rsidR="00C86DF8">
        <w:rPr>
          <w:rFonts w:ascii="Arial" w:eastAsia="Times New Roman" w:hAnsi="Arial" w:cs="Arial"/>
          <w:color w:val="000000"/>
        </w:rPr>
        <w:t xml:space="preserve">Heberger, M., Cooley H., Gleick,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r w:rsidRPr="001A377F">
        <w:rPr>
          <w:rFonts w:ascii="Arial" w:eastAsia="Times New Roman" w:hAnsi="Arial" w:cs="Arial"/>
          <w:i/>
          <w:iCs/>
          <w:color w:val="000000"/>
        </w:rPr>
        <w:t>HortScience</w:t>
      </w:r>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t xml:space="preserve">Endter-Wada, J., Kurtzman, J., Keenan, S. P., Kjelgren,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JAWRA J. Am. Water Resour.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t xml:space="preserve">Bilgili, U. &amp; Acikgoz, E. Year-Round Nitrogen Fertilization Effects on Growth and Quality of Sports Turf Mixtures. </w:t>
      </w:r>
      <w:r w:rsidRPr="001A377F">
        <w:rPr>
          <w:rFonts w:ascii="Arial" w:eastAsia="Times New Roman" w:hAnsi="Arial" w:cs="Arial"/>
          <w:i/>
          <w:iCs/>
          <w:color w:val="000000"/>
        </w:rPr>
        <w:t>J. Plant Nutr.</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DeJonge, K. C. Leaf temperature of maize and Crop Water Stress Index with variable irrigation and nitrogen supply. </w:t>
      </w:r>
      <w:r w:rsidRPr="001A377F">
        <w:rPr>
          <w:rFonts w:ascii="Arial" w:eastAsia="Times New Roman" w:hAnsi="Arial" w:cs="Arial"/>
          <w:i/>
          <w:iCs/>
          <w:color w:val="000000"/>
        </w:rPr>
        <w:t>Irrig.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 xml:space="preserve">Cabrera-Bosquet,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Cereal Res. Commun.</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t xml:space="preserve">Taghvaeian, S., Chávez, J., Hattendorf, M. &amp; Crookston, M. Optical and Thermal Remote Sensing of Turfgrass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r w:rsidRPr="001A377F">
        <w:rPr>
          <w:rFonts w:ascii="Arial" w:eastAsia="Times New Roman" w:hAnsi="Arial" w:cs="Arial"/>
          <w:i/>
          <w:iCs/>
          <w:color w:val="000000"/>
        </w:rPr>
        <w:t>Gigascience</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22BAF7AB" w14:textId="4B47C671" w:rsidR="0064678A" w:rsidRPr="00100926" w:rsidRDefault="0064678A" w:rsidP="0064678A">
      <w:pPr>
        <w:spacing w:line="254" w:lineRule="auto"/>
        <w:ind w:left="360"/>
        <w:rPr>
          <w:rFonts w:ascii="Arial" w:hAnsi="Arial" w:cs="Arial"/>
        </w:rPr>
      </w:pPr>
    </w:p>
    <w:sectPr w:rsidR="0064678A" w:rsidRPr="001009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82307" w14:textId="77777777" w:rsidR="00917B66" w:rsidRDefault="00917B66" w:rsidP="00AD07B8">
      <w:pPr>
        <w:spacing w:after="0" w:line="240" w:lineRule="auto"/>
      </w:pPr>
      <w:r>
        <w:separator/>
      </w:r>
    </w:p>
  </w:endnote>
  <w:endnote w:type="continuationSeparator" w:id="0">
    <w:p w14:paraId="7B060DE4" w14:textId="77777777" w:rsidR="00917B66" w:rsidRDefault="00917B66"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B5BC79" w14:textId="77777777" w:rsidR="00917B66" w:rsidRDefault="00917B66" w:rsidP="00AD07B8">
      <w:pPr>
        <w:spacing w:after="0" w:line="240" w:lineRule="auto"/>
      </w:pPr>
      <w:r>
        <w:separator/>
      </w:r>
    </w:p>
  </w:footnote>
  <w:footnote w:type="continuationSeparator" w:id="0">
    <w:p w14:paraId="18F71A17" w14:textId="77777777" w:rsidR="00917B66" w:rsidRDefault="00917B66" w:rsidP="00AD07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6240E"/>
    <w:rsid w:val="00074926"/>
    <w:rsid w:val="000812DC"/>
    <w:rsid w:val="00084007"/>
    <w:rsid w:val="000D09FE"/>
    <w:rsid w:val="00100926"/>
    <w:rsid w:val="00117028"/>
    <w:rsid w:val="00120199"/>
    <w:rsid w:val="00130D06"/>
    <w:rsid w:val="00152C11"/>
    <w:rsid w:val="00171AEE"/>
    <w:rsid w:val="00174713"/>
    <w:rsid w:val="00190B61"/>
    <w:rsid w:val="001A377F"/>
    <w:rsid w:val="001B7A7C"/>
    <w:rsid w:val="001C0DAC"/>
    <w:rsid w:val="001C55B8"/>
    <w:rsid w:val="001D0770"/>
    <w:rsid w:val="001E41DA"/>
    <w:rsid w:val="001F6075"/>
    <w:rsid w:val="00257674"/>
    <w:rsid w:val="00282EFA"/>
    <w:rsid w:val="00293F02"/>
    <w:rsid w:val="002C1DDF"/>
    <w:rsid w:val="00306E1F"/>
    <w:rsid w:val="00307402"/>
    <w:rsid w:val="003246FE"/>
    <w:rsid w:val="0035222B"/>
    <w:rsid w:val="003530F0"/>
    <w:rsid w:val="00380977"/>
    <w:rsid w:val="00380EBA"/>
    <w:rsid w:val="0039052C"/>
    <w:rsid w:val="00392227"/>
    <w:rsid w:val="003A0DD6"/>
    <w:rsid w:val="003A2AA2"/>
    <w:rsid w:val="003C1174"/>
    <w:rsid w:val="003F0690"/>
    <w:rsid w:val="003F634F"/>
    <w:rsid w:val="00401805"/>
    <w:rsid w:val="00404F77"/>
    <w:rsid w:val="00411A48"/>
    <w:rsid w:val="0042007E"/>
    <w:rsid w:val="00422075"/>
    <w:rsid w:val="00462287"/>
    <w:rsid w:val="004659F7"/>
    <w:rsid w:val="004705B4"/>
    <w:rsid w:val="00481E40"/>
    <w:rsid w:val="004866E4"/>
    <w:rsid w:val="004A5782"/>
    <w:rsid w:val="004B18FA"/>
    <w:rsid w:val="004B24B8"/>
    <w:rsid w:val="004B7FBE"/>
    <w:rsid w:val="004C4FFB"/>
    <w:rsid w:val="004D1582"/>
    <w:rsid w:val="004E702E"/>
    <w:rsid w:val="004F053B"/>
    <w:rsid w:val="005233E8"/>
    <w:rsid w:val="005439A7"/>
    <w:rsid w:val="00563252"/>
    <w:rsid w:val="005A437C"/>
    <w:rsid w:val="005A4D31"/>
    <w:rsid w:val="005A5DCE"/>
    <w:rsid w:val="005A601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90829"/>
    <w:rsid w:val="006948FE"/>
    <w:rsid w:val="00694BB5"/>
    <w:rsid w:val="006B660F"/>
    <w:rsid w:val="006D5705"/>
    <w:rsid w:val="006D7726"/>
    <w:rsid w:val="006F13D6"/>
    <w:rsid w:val="006F6D1F"/>
    <w:rsid w:val="006F6E72"/>
    <w:rsid w:val="0070490D"/>
    <w:rsid w:val="00716E7C"/>
    <w:rsid w:val="00720B86"/>
    <w:rsid w:val="007217C9"/>
    <w:rsid w:val="0072228D"/>
    <w:rsid w:val="00746DC6"/>
    <w:rsid w:val="007476E8"/>
    <w:rsid w:val="00751680"/>
    <w:rsid w:val="00751809"/>
    <w:rsid w:val="00767BF6"/>
    <w:rsid w:val="00781A96"/>
    <w:rsid w:val="00785EEA"/>
    <w:rsid w:val="00796AA9"/>
    <w:rsid w:val="007E0B1F"/>
    <w:rsid w:val="007E3FD6"/>
    <w:rsid w:val="007F4A06"/>
    <w:rsid w:val="007F6B90"/>
    <w:rsid w:val="00865B66"/>
    <w:rsid w:val="008A5EA6"/>
    <w:rsid w:val="008B1B30"/>
    <w:rsid w:val="008E497C"/>
    <w:rsid w:val="008F0A4D"/>
    <w:rsid w:val="008F48EA"/>
    <w:rsid w:val="00917B66"/>
    <w:rsid w:val="00920CEB"/>
    <w:rsid w:val="009500CC"/>
    <w:rsid w:val="00951364"/>
    <w:rsid w:val="009766B8"/>
    <w:rsid w:val="009A1D55"/>
    <w:rsid w:val="009A25C0"/>
    <w:rsid w:val="009A4F79"/>
    <w:rsid w:val="009B36A5"/>
    <w:rsid w:val="009B4AD9"/>
    <w:rsid w:val="009E6687"/>
    <w:rsid w:val="009F6B67"/>
    <w:rsid w:val="00A0393B"/>
    <w:rsid w:val="00A20D67"/>
    <w:rsid w:val="00A23C51"/>
    <w:rsid w:val="00A32304"/>
    <w:rsid w:val="00A546CB"/>
    <w:rsid w:val="00A6385F"/>
    <w:rsid w:val="00A63A56"/>
    <w:rsid w:val="00A850C5"/>
    <w:rsid w:val="00AC028A"/>
    <w:rsid w:val="00AD07B8"/>
    <w:rsid w:val="00AF4FCF"/>
    <w:rsid w:val="00B0206C"/>
    <w:rsid w:val="00B03889"/>
    <w:rsid w:val="00B047DE"/>
    <w:rsid w:val="00B05339"/>
    <w:rsid w:val="00B05E63"/>
    <w:rsid w:val="00B33BAF"/>
    <w:rsid w:val="00B376E9"/>
    <w:rsid w:val="00B37732"/>
    <w:rsid w:val="00B41CAA"/>
    <w:rsid w:val="00B61919"/>
    <w:rsid w:val="00B84759"/>
    <w:rsid w:val="00B85375"/>
    <w:rsid w:val="00B853D9"/>
    <w:rsid w:val="00B8552A"/>
    <w:rsid w:val="00BA6360"/>
    <w:rsid w:val="00BB39D3"/>
    <w:rsid w:val="00BB749A"/>
    <w:rsid w:val="00BC5A9D"/>
    <w:rsid w:val="00BF0E65"/>
    <w:rsid w:val="00BF1637"/>
    <w:rsid w:val="00BF2717"/>
    <w:rsid w:val="00C1321B"/>
    <w:rsid w:val="00C22407"/>
    <w:rsid w:val="00C23A59"/>
    <w:rsid w:val="00C3130A"/>
    <w:rsid w:val="00C31ADD"/>
    <w:rsid w:val="00C557C9"/>
    <w:rsid w:val="00C70D72"/>
    <w:rsid w:val="00C83188"/>
    <w:rsid w:val="00C86DF8"/>
    <w:rsid w:val="00C90D4B"/>
    <w:rsid w:val="00C952CD"/>
    <w:rsid w:val="00CB544F"/>
    <w:rsid w:val="00CB6F6C"/>
    <w:rsid w:val="00CC5C8A"/>
    <w:rsid w:val="00CE67A3"/>
    <w:rsid w:val="00CF700B"/>
    <w:rsid w:val="00D24FCE"/>
    <w:rsid w:val="00D27B2F"/>
    <w:rsid w:val="00D606B3"/>
    <w:rsid w:val="00D60DC2"/>
    <w:rsid w:val="00D6406D"/>
    <w:rsid w:val="00D702CA"/>
    <w:rsid w:val="00D7750F"/>
    <w:rsid w:val="00D83BF2"/>
    <w:rsid w:val="00D94350"/>
    <w:rsid w:val="00DC11A7"/>
    <w:rsid w:val="00DD5143"/>
    <w:rsid w:val="00DF3912"/>
    <w:rsid w:val="00E03DB9"/>
    <w:rsid w:val="00E1081B"/>
    <w:rsid w:val="00E1491F"/>
    <w:rsid w:val="00E50FF3"/>
    <w:rsid w:val="00E520D5"/>
    <w:rsid w:val="00E55020"/>
    <w:rsid w:val="00E70175"/>
    <w:rsid w:val="00E81CAE"/>
    <w:rsid w:val="00E97AB2"/>
    <w:rsid w:val="00EA1BC3"/>
    <w:rsid w:val="00EA46B7"/>
    <w:rsid w:val="00EC24F6"/>
    <w:rsid w:val="00ED5D52"/>
    <w:rsid w:val="00F1308A"/>
    <w:rsid w:val="00F423C6"/>
    <w:rsid w:val="00F43DE4"/>
    <w:rsid w:val="00F53573"/>
    <w:rsid w:val="00F72D63"/>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9" Type="http://schemas.openxmlformats.org/officeDocument/2006/relationships/image" Target="media/image10.png"/><Relationship Id="rId4" Type="http://schemas.openxmlformats.org/officeDocument/2006/relationships/settings" Target="setting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D5D83-CAA0-442C-B41D-3432B4A9A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6</TotalTime>
  <Pages>13</Pages>
  <Words>4760</Words>
  <Characters>27134</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43</cp:revision>
  <dcterms:created xsi:type="dcterms:W3CDTF">2018-03-21T19:14:00Z</dcterms:created>
  <dcterms:modified xsi:type="dcterms:W3CDTF">2018-04-22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